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0ACD6D0" w14:textId="49C8385D" w:rsidR="002073E3" w:rsidRDefault="007C371F" w:rsidP="00CF0A1E">
      <w:pPr>
        <w:pStyle w:val="Title"/>
        <w:jc w:val="center"/>
        <w:rPr>
          <w:lang w:val="en-US"/>
        </w:rPr>
      </w:pPr>
      <w:r>
        <w:rPr>
          <w:lang w:val="en-US"/>
        </w:rPr>
        <w:t>Global Ca</w:t>
      </w:r>
      <w:r w:rsidR="00344DBE">
        <w:rPr>
          <w:lang w:val="en-US"/>
        </w:rPr>
        <w:t>pital City Weather Ana</w:t>
      </w:r>
      <w:r w:rsidR="00CF0A1E">
        <w:rPr>
          <w:lang w:val="en-US"/>
        </w:rPr>
        <w:t>lysis: Exploring Trends and Patterns</w:t>
      </w:r>
    </w:p>
    <w:p w14:paraId="51B1D228" w14:textId="63996672" w:rsidR="00CF0A1E" w:rsidRDefault="00EC79A2" w:rsidP="00EC79A2">
      <w:pPr>
        <w:pStyle w:val="Heading1"/>
        <w:rPr>
          <w:lang w:val="en-US"/>
        </w:rPr>
      </w:pPr>
      <w:r>
        <w:rPr>
          <w:lang w:val="en-US"/>
        </w:rPr>
        <w:t>Introduction and background:</w:t>
      </w:r>
    </w:p>
    <w:p w14:paraId="4309C863" w14:textId="2E451408" w:rsidR="00833DE0" w:rsidRDefault="00E1247B" w:rsidP="008C6B17">
      <w:pPr>
        <w:pStyle w:val="Heading1"/>
        <w:jc w:val="both"/>
        <w:rPr>
          <w:rFonts w:asciiTheme="minorHAnsi" w:eastAsiaTheme="minorHAnsi" w:hAnsiTheme="minorHAnsi" w:cstheme="minorBidi"/>
          <w:color w:val="auto"/>
          <w:sz w:val="22"/>
          <w:szCs w:val="22"/>
        </w:rPr>
      </w:pPr>
      <w:r w:rsidRPr="00E1247B">
        <w:rPr>
          <w:rFonts w:asciiTheme="minorHAnsi" w:eastAsiaTheme="minorHAnsi" w:hAnsiTheme="minorHAnsi" w:cstheme="minorBidi"/>
          <w:color w:val="auto"/>
          <w:sz w:val="22"/>
          <w:szCs w:val="22"/>
        </w:rPr>
        <w:t>Our project</w:t>
      </w:r>
      <w:r w:rsidR="0042196C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is to find and study the trends and patterns in the climate </w:t>
      </w:r>
      <w:r w:rsidR="001669AD">
        <w:rPr>
          <w:rFonts w:asciiTheme="minorHAnsi" w:eastAsiaTheme="minorHAnsi" w:hAnsiTheme="minorHAnsi" w:cstheme="minorBidi"/>
          <w:color w:val="auto"/>
          <w:sz w:val="22"/>
          <w:szCs w:val="22"/>
        </w:rPr>
        <w:t>and</w:t>
      </w:r>
      <w:r w:rsidR="0042196C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weather changes that have occurred in the </w:t>
      </w:r>
      <w:r w:rsidR="001669AD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environment and how it is impacting human beings in a daily life. This </w:t>
      </w:r>
      <w:r w:rsidR="00926D77">
        <w:rPr>
          <w:rFonts w:asciiTheme="minorHAnsi" w:eastAsiaTheme="minorHAnsi" w:hAnsiTheme="minorHAnsi" w:cstheme="minorBidi"/>
          <w:color w:val="auto"/>
          <w:sz w:val="22"/>
          <w:szCs w:val="22"/>
        </w:rPr>
        <w:t>is the set which is worth studying to know the global weather</w:t>
      </w:r>
      <w:r w:rsidR="008E6E34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patterns and how various weather parameters are interconnected. After observing the sudden change in the weather </w:t>
      </w:r>
      <w:r w:rsidR="00604AB6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forecast, I developed the personal interest </w:t>
      </w:r>
      <w:r w:rsidR="008C6B17">
        <w:rPr>
          <w:rFonts w:asciiTheme="minorHAnsi" w:eastAsiaTheme="minorHAnsi" w:hAnsiTheme="minorHAnsi" w:cstheme="minorBidi"/>
          <w:color w:val="auto"/>
          <w:sz w:val="22"/>
          <w:szCs w:val="22"/>
        </w:rPr>
        <w:t>in examining the weather changes.</w:t>
      </w:r>
    </w:p>
    <w:p w14:paraId="2708B448" w14:textId="0B7FDB39" w:rsidR="00153BDC" w:rsidRDefault="0096617F" w:rsidP="0096617F">
      <w:pPr>
        <w:pStyle w:val="Heading1"/>
      </w:pPr>
      <w:r>
        <w:t>Objective and Goals:</w:t>
      </w:r>
    </w:p>
    <w:p w14:paraId="6B2B1860" w14:textId="1A42521B" w:rsidR="0096617F" w:rsidRDefault="00825928" w:rsidP="00DD2F87">
      <w:pPr>
        <w:jc w:val="both"/>
      </w:pPr>
      <w:r>
        <w:t>We</w:t>
      </w:r>
      <w:r w:rsidR="00935799">
        <w:t xml:space="preserve"> ar</w:t>
      </w:r>
      <w:r>
        <w:t xml:space="preserve">e </w:t>
      </w:r>
      <w:r w:rsidR="00307290">
        <w:t xml:space="preserve">conducting this project </w:t>
      </w:r>
      <w:r w:rsidR="00FB2E1B">
        <w:t>to</w:t>
      </w:r>
      <w:r w:rsidR="00307290">
        <w:t xml:space="preserve"> study the weather and climate changes of the </w:t>
      </w:r>
      <w:r w:rsidR="00FB2E1B">
        <w:t xml:space="preserve">world’s prominent cities. The Project shall be </w:t>
      </w:r>
      <w:r w:rsidR="0081634A">
        <w:t xml:space="preserve">the visual representation of the following questions: </w:t>
      </w:r>
      <w:r w:rsidR="00100900" w:rsidRPr="00100900">
        <w:t>What are the reasons that can be held responsible for the changes in temperature </w:t>
      </w:r>
      <w:r w:rsidR="00A9027C">
        <w:t xml:space="preserve">among the given locations? </w:t>
      </w:r>
      <w:r w:rsidR="00A9027C" w:rsidRPr="00A9027C">
        <w:t>Which continent has the most uniformly distributed HOT, COLD, and MODERATE locations?</w:t>
      </w:r>
      <w:r w:rsidR="00A9027C">
        <w:t xml:space="preserve"> </w:t>
      </w:r>
      <w:r w:rsidR="00FA70D5" w:rsidRPr="00FA70D5">
        <w:t>What are the reasons that can be held responsible for the changes in temperature among various locations over time?</w:t>
      </w:r>
      <w:r w:rsidR="00FA70D5">
        <w:t xml:space="preserve"> </w:t>
      </w:r>
      <w:r w:rsidR="00FA70D5" w:rsidRPr="00FA70D5">
        <w:t>In what ways do day length (daytime hours) influence temperature trends for different months?</w:t>
      </w:r>
      <w:r w:rsidR="00C04B65">
        <w:t xml:space="preserve"> </w:t>
      </w:r>
      <w:r w:rsidR="00C04B65" w:rsidRPr="00C04B65">
        <w:t> In how many ways does the direction of the wind influence the variation of temperature with respect today and different day lengths?</w:t>
      </w:r>
      <w:r w:rsidR="00C04B65">
        <w:t xml:space="preserve"> </w:t>
      </w:r>
      <w:r w:rsidR="00C04B65" w:rsidRPr="00C04B65">
        <w:t>Towards the end of this project, we can have shortness clearly on sudden climatic changes.</w:t>
      </w:r>
      <w:r w:rsidR="00C04B65">
        <w:t xml:space="preserve"> </w:t>
      </w:r>
      <w:r w:rsidR="00573824" w:rsidRPr="00573824">
        <w:t>It is also advantageous to the people</w:t>
      </w:r>
      <w:r w:rsidR="00573824">
        <w:t xml:space="preserve"> </w:t>
      </w:r>
      <w:r w:rsidR="00573824" w:rsidRPr="00573824">
        <w:t>who need clarity on how livelihood</w:t>
      </w:r>
      <w:r w:rsidR="00573824">
        <w:t xml:space="preserve"> and environment need to be balanced</w:t>
      </w:r>
      <w:r w:rsidR="00DD2F87">
        <w:t>.</w:t>
      </w:r>
    </w:p>
    <w:p w14:paraId="2D16877B" w14:textId="45BF45AD" w:rsidR="005D6812" w:rsidRDefault="005D6812" w:rsidP="005D6812">
      <w:pPr>
        <w:pStyle w:val="Heading1"/>
      </w:pPr>
      <w:r w:rsidRPr="005D6812">
        <w:t>Dataset</w:t>
      </w:r>
      <w:r>
        <w:t>:</w:t>
      </w:r>
    </w:p>
    <w:p w14:paraId="2EAFD66A" w14:textId="77777777" w:rsidR="008D4C66" w:rsidRDefault="00684B63" w:rsidP="004907FD">
      <w:pPr>
        <w:jc w:val="both"/>
      </w:pPr>
      <w:r w:rsidRPr="00684B63">
        <w:t>This dataset provides d</w:t>
      </w:r>
      <w:r w:rsidR="00B767EE">
        <w:t>ay-to-day</w:t>
      </w:r>
      <w:r w:rsidRPr="00684B63">
        <w:t xml:space="preserve"> weather information for </w:t>
      </w:r>
      <w:r w:rsidR="00B767EE">
        <w:t xml:space="preserve">global </w:t>
      </w:r>
      <w:r w:rsidRPr="00684B63">
        <w:t xml:space="preserve">capital cities. Unlike forecast </w:t>
      </w:r>
      <w:r w:rsidR="00C528E5">
        <w:t>information</w:t>
      </w:r>
      <w:r w:rsidRPr="00684B63">
        <w:t xml:space="preserve">, this dataset </w:t>
      </w:r>
      <w:r w:rsidR="002C536A">
        <w:t>provides</w:t>
      </w:r>
      <w:r w:rsidRPr="00684B63">
        <w:t xml:space="preserve"> a comprehensive </w:t>
      </w:r>
      <w:r w:rsidR="004038D6">
        <w:t>list</w:t>
      </w:r>
      <w:r w:rsidRPr="00684B63">
        <w:t xml:space="preserve"> of </w:t>
      </w:r>
      <w:r w:rsidR="003E102C" w:rsidRPr="00684B63">
        <w:t xml:space="preserve">features </w:t>
      </w:r>
      <w:r w:rsidR="003E102C" w:rsidRPr="003E102C">
        <w:t>indicating the actual-time weather in the world.</w:t>
      </w:r>
      <w:r w:rsidR="003E102C">
        <w:t xml:space="preserve"> </w:t>
      </w:r>
      <w:r w:rsidR="002C536A" w:rsidRPr="002C536A">
        <w:t>From August 29, 2023. It provides over 40+ features like temperature, wind, pressure, rain, humidity, visibility, air quality readings etc.</w:t>
      </w:r>
      <w:r w:rsidR="002C536A">
        <w:t xml:space="preserve"> </w:t>
      </w:r>
      <w:r w:rsidR="002C536A" w:rsidRPr="002C536A">
        <w:t>The dataset is valuable for Global weather pattern analysis, climate trend study, and understanding the r</w:t>
      </w:r>
      <w:r w:rsidR="007715CA">
        <w:t>elationship among different we</w:t>
      </w:r>
      <w:r w:rsidR="008F7DAA">
        <w:t>ather parameters which is exacted from Popular Data Provider “Kaggle Websit” with 14.5 mb memory size.</w:t>
      </w:r>
    </w:p>
    <w:p w14:paraId="2B01E72B" w14:textId="77777777" w:rsidR="008D4C66" w:rsidRDefault="008D4C66" w:rsidP="004907FD">
      <w:pPr>
        <w:jc w:val="both"/>
      </w:pPr>
    </w:p>
    <w:p w14:paraId="4EBA332D" w14:textId="77777777" w:rsidR="008D4C66" w:rsidRDefault="008D4C66" w:rsidP="004907FD">
      <w:pPr>
        <w:jc w:val="both"/>
      </w:pPr>
    </w:p>
    <w:p w14:paraId="2CEF1062" w14:textId="77777777" w:rsidR="008D4C66" w:rsidRDefault="008D4C66" w:rsidP="004907FD">
      <w:pPr>
        <w:jc w:val="both"/>
      </w:pPr>
    </w:p>
    <w:p w14:paraId="3F93A5C2" w14:textId="77777777" w:rsidR="008D4C66" w:rsidRDefault="008D4C66" w:rsidP="004907FD">
      <w:pPr>
        <w:jc w:val="both"/>
      </w:pPr>
    </w:p>
    <w:p w14:paraId="116659CD" w14:textId="26C35565" w:rsidR="00E34A58" w:rsidRDefault="00637908" w:rsidP="008D4C66">
      <w:pPr>
        <w:pStyle w:val="Heading1"/>
      </w:pPr>
      <w:r w:rsidRPr="00637908">
        <w:lastRenderedPageBreak/>
        <w:t>Visualization and Data Preprocessing Plan</w:t>
      </w:r>
      <w:r>
        <w:t>:</w:t>
      </w:r>
    </w:p>
    <w:p w14:paraId="561FD5B4" w14:textId="5AD6CEC3" w:rsidR="00E56513" w:rsidRPr="00325148" w:rsidRDefault="00427966" w:rsidP="00437FD8">
      <w:pPr>
        <w:pStyle w:val="ListParagraph"/>
        <w:numPr>
          <w:ilvl w:val="0"/>
          <w:numId w:val="3"/>
        </w:numPr>
        <w:jc w:val="both"/>
      </w:pPr>
      <w:r w:rsidRPr="00325148">
        <w:t>What are the reasons that can be held responsible for the changes in temperature among the given locations?</w:t>
      </w:r>
    </w:p>
    <w:p w14:paraId="4DCFC4DE" w14:textId="16C49351" w:rsidR="00BE5C03" w:rsidRDefault="00413BAA" w:rsidP="00437FD8">
      <w:pPr>
        <w:pStyle w:val="ListParagraph"/>
        <w:numPr>
          <w:ilvl w:val="0"/>
          <w:numId w:val="4"/>
        </w:numPr>
        <w:jc w:val="both"/>
      </w:pPr>
      <w:r>
        <w:t xml:space="preserve">It is </w:t>
      </w:r>
      <w:r w:rsidR="00F3383A">
        <w:t>important</w:t>
      </w:r>
      <w:r>
        <w:t xml:space="preserve"> basic question to be </w:t>
      </w:r>
      <w:r w:rsidR="00F3383A">
        <w:t>found out</w:t>
      </w:r>
      <w:r w:rsidR="00671F2E">
        <w:t xml:space="preserve"> from the data provided. We have used Horizon</w:t>
      </w:r>
      <w:r w:rsidR="00E34184">
        <w:t xml:space="preserve">tal Bar Graph </w:t>
      </w:r>
      <w:r w:rsidR="0088342B">
        <w:t>and</w:t>
      </w:r>
      <w:r w:rsidR="00FE6E8B">
        <w:t>,</w:t>
      </w:r>
      <w:r w:rsidR="00E34184">
        <w:t xml:space="preserve"> </w:t>
      </w:r>
      <w:r w:rsidR="003C765A">
        <w:t xml:space="preserve">we have used the variables like </w:t>
      </w:r>
      <w:r w:rsidR="00F2424A">
        <w:t>Location Name in row</w:t>
      </w:r>
      <w:r w:rsidR="00A32767">
        <w:t xml:space="preserve">, Temperature </w:t>
      </w:r>
      <w:r w:rsidR="00EE5416">
        <w:t>Celsius</w:t>
      </w:r>
      <w:r w:rsidR="00864031">
        <w:t xml:space="preserve"> and Temperature Fahrenheit in col</w:t>
      </w:r>
      <w:r w:rsidR="00EE5416">
        <w:t>umns, Location Name in Filter, Location Name in Colours, Measure Values in Label</w:t>
      </w:r>
      <w:r w:rsidR="001C0789">
        <w:t xml:space="preserve">, </w:t>
      </w:r>
      <w:r w:rsidR="0088342B">
        <w:t xml:space="preserve">i.e., Measures Values contains </w:t>
      </w:r>
      <w:r w:rsidR="009B351F">
        <w:t>Temp</w:t>
      </w:r>
      <w:r w:rsidR="007F304F">
        <w:t>erature Fahrenheit, Temperature Celsius,</w:t>
      </w:r>
      <w:r w:rsidR="00171A5A">
        <w:t xml:space="preserve"> Temperature Difference, Lo</w:t>
      </w:r>
      <w:r w:rsidR="00B82D0F">
        <w:t xml:space="preserve">ngitude, Latitude, Last Updated Epoch, </w:t>
      </w:r>
      <w:r w:rsidR="00905EA3">
        <w:t xml:space="preserve">Day Length(Hours), Day Length, </w:t>
      </w:r>
      <w:r w:rsidR="00BE5C03">
        <w:t>Count of Global Weather.csv.</w:t>
      </w:r>
      <w:r w:rsidR="00AD00D9">
        <w:t xml:space="preserve"> </w:t>
      </w:r>
      <w:r w:rsidR="000F470B">
        <w:t>Day Length is a Calculated Field which is used to find the length of the daytime.</w:t>
      </w:r>
    </w:p>
    <w:p w14:paraId="0C99A576" w14:textId="4CE6DAFA" w:rsidR="000F470B" w:rsidRDefault="000F470B" w:rsidP="000F470B">
      <w:pPr>
        <w:jc w:val="both"/>
      </w:pPr>
      <w:r>
        <w:rPr>
          <w:noProof/>
        </w:rPr>
        <w:drawing>
          <wp:inline distT="0" distB="0" distL="0" distR="0" wp14:anchorId="4F6B76E5" wp14:editId="0DC1C986">
            <wp:extent cx="5819775" cy="2971800"/>
            <wp:effectExtent l="0" t="0" r="9525" b="0"/>
            <wp:docPr id="968534292" name="Picture 8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8534292" name="Picture 8" descr="A screenshot of a computer&#10;&#10;AI-generated content may be incorrect.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20588" cy="2972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E9BBB1" w14:textId="45B15007" w:rsidR="00427966" w:rsidRDefault="00437FD8" w:rsidP="00BE5C03">
      <w:r>
        <w:rPr>
          <w:noProof/>
        </w:rPr>
        <w:drawing>
          <wp:inline distT="0" distB="0" distL="0" distR="0" wp14:anchorId="3E57F52F" wp14:editId="25677A4F">
            <wp:extent cx="5731510" cy="3067050"/>
            <wp:effectExtent l="0" t="0" r="2540" b="0"/>
            <wp:docPr id="405619046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5619046" name="Picture 1" descr="A screenshot of a computer&#10;&#10;AI-generated content may be incorrect.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67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F304F">
        <w:t xml:space="preserve"> </w:t>
      </w:r>
    </w:p>
    <w:p w14:paraId="065DFB11" w14:textId="77777777" w:rsidR="000A0D80" w:rsidRDefault="000A0D80" w:rsidP="00BE5C03"/>
    <w:p w14:paraId="7D405121" w14:textId="7A12A4D4" w:rsidR="00325148" w:rsidRDefault="00FB7243" w:rsidP="00325148">
      <w:pPr>
        <w:pStyle w:val="ListParagraph"/>
        <w:numPr>
          <w:ilvl w:val="0"/>
          <w:numId w:val="3"/>
        </w:numPr>
      </w:pPr>
      <w:r w:rsidRPr="00A9027C">
        <w:lastRenderedPageBreak/>
        <w:t>Which continent has the most uniformly distributed HOT, COLD, and MODERATE locations?</w:t>
      </w:r>
    </w:p>
    <w:p w14:paraId="5370F97D" w14:textId="234ABF67" w:rsidR="00FB7243" w:rsidRDefault="00FB7243" w:rsidP="0039683D">
      <w:pPr>
        <w:pStyle w:val="ListParagraph"/>
        <w:numPr>
          <w:ilvl w:val="0"/>
          <w:numId w:val="4"/>
        </w:numPr>
        <w:jc w:val="both"/>
      </w:pPr>
      <w:r>
        <w:t xml:space="preserve">It is </w:t>
      </w:r>
      <w:r w:rsidR="005262E7">
        <w:t xml:space="preserve">most </w:t>
      </w:r>
      <w:r w:rsidR="004C4829">
        <w:t>appro</w:t>
      </w:r>
      <w:r w:rsidR="001B7356">
        <w:t>priate</w:t>
      </w:r>
      <w:r w:rsidR="005262E7">
        <w:t xml:space="preserve"> symbol map </w:t>
      </w:r>
      <w:r w:rsidR="00E533A6">
        <w:t>which will classify the cities in the data into 3 cate</w:t>
      </w:r>
      <w:r w:rsidR="00FD6939">
        <w:t xml:space="preserve">gories like HOT, COLD, and MODERATE. We have used Symbol Map to </w:t>
      </w:r>
      <w:r w:rsidR="007759FA">
        <w:t xml:space="preserve">represent the cities in the world map. It is most effective way to </w:t>
      </w:r>
      <w:r w:rsidR="00487126">
        <w:t xml:space="preserve">visual and answer the above question. </w:t>
      </w:r>
      <w:r w:rsidR="003D4394">
        <w:t>We have used Longitude and Latitude in the Columns and Rows respectively</w:t>
      </w:r>
      <w:r w:rsidR="00D47496">
        <w:t xml:space="preserve"> and Country in the Filters Section, and </w:t>
      </w:r>
      <w:r w:rsidR="00825A33">
        <w:t xml:space="preserve">Location Name in Details </w:t>
      </w:r>
      <w:r w:rsidR="00BA76D3">
        <w:t>Marks</w:t>
      </w:r>
      <w:r w:rsidR="00825A33">
        <w:t xml:space="preserve"> and Temperature </w:t>
      </w:r>
      <w:r w:rsidR="00BA76D3">
        <w:t>Category in Colo</w:t>
      </w:r>
      <w:r w:rsidR="009561EB">
        <w:t xml:space="preserve">ur Marks. Temperature Category is the Calculated Field which </w:t>
      </w:r>
      <w:r w:rsidR="001B7356">
        <w:t>places</w:t>
      </w:r>
      <w:r w:rsidR="009561EB">
        <w:t xml:space="preserve"> the cities </w:t>
      </w:r>
      <w:r w:rsidR="004D668C">
        <w:t>in the HOT, COLD, MODERATE c</w:t>
      </w:r>
      <w:r w:rsidR="00910AF4">
        <w:t xml:space="preserve">ategories </w:t>
      </w:r>
      <w:r w:rsidR="001B7356">
        <w:t>with</w:t>
      </w:r>
      <w:r w:rsidR="00910AF4">
        <w:t xml:space="preserve"> the help of Temperature recorded in the </w:t>
      </w:r>
      <w:r w:rsidR="0039683D">
        <w:t>cities.</w:t>
      </w:r>
    </w:p>
    <w:p w14:paraId="2D3DC998" w14:textId="2B090AC5" w:rsidR="0039683D" w:rsidRDefault="007476CF" w:rsidP="0039683D">
      <w:pPr>
        <w:jc w:val="both"/>
      </w:pPr>
      <w:r>
        <w:rPr>
          <w:noProof/>
        </w:rPr>
        <w:drawing>
          <wp:inline distT="0" distB="0" distL="0" distR="0" wp14:anchorId="14EF011C" wp14:editId="07CCC27D">
            <wp:extent cx="5758819" cy="3381375"/>
            <wp:effectExtent l="0" t="0" r="0" b="0"/>
            <wp:docPr id="318290101" name="Picture 2" descr="A screenshot of a computer pro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8290101" name="Picture 2" descr="A screenshot of a computer program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9563" cy="3411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13E8F7" w14:textId="59B178C6" w:rsidR="007476CF" w:rsidRDefault="007476CF" w:rsidP="0039683D">
      <w:pPr>
        <w:jc w:val="both"/>
      </w:pPr>
      <w:r>
        <w:rPr>
          <w:noProof/>
        </w:rPr>
        <w:drawing>
          <wp:inline distT="0" distB="0" distL="0" distR="0" wp14:anchorId="08732A36" wp14:editId="6A7D15F2">
            <wp:extent cx="5731510" cy="3390900"/>
            <wp:effectExtent l="0" t="0" r="2540" b="0"/>
            <wp:docPr id="511053177" name="Picture 3" descr="A screenshot of a computer scree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1053177" name="Picture 3" descr="A screenshot of a computer screen&#10;&#10;AI-generated content may be incorrect.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90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04D6AD" w14:textId="7EAD9092" w:rsidR="007476CF" w:rsidRDefault="000773B5" w:rsidP="000773B5">
      <w:pPr>
        <w:pStyle w:val="ListParagraph"/>
        <w:numPr>
          <w:ilvl w:val="0"/>
          <w:numId w:val="3"/>
        </w:numPr>
      </w:pPr>
      <w:r w:rsidRPr="00FA70D5">
        <w:lastRenderedPageBreak/>
        <w:t>What are the reasons that can be held responsible for the changes in temperature a</w:t>
      </w:r>
      <w:r w:rsidR="00E51109">
        <w:t>mong various locations over time?</w:t>
      </w:r>
    </w:p>
    <w:p w14:paraId="2ECC1D1D" w14:textId="0D9C24AB" w:rsidR="00E51109" w:rsidRDefault="00E562F7" w:rsidP="00584C30">
      <w:pPr>
        <w:pStyle w:val="ListParagraph"/>
        <w:numPr>
          <w:ilvl w:val="0"/>
          <w:numId w:val="4"/>
        </w:numPr>
        <w:jc w:val="both"/>
      </w:pPr>
      <w:r>
        <w:t xml:space="preserve">It is one of the </w:t>
      </w:r>
      <w:r w:rsidR="00B21B00">
        <w:t>curious</w:t>
      </w:r>
      <w:r>
        <w:t xml:space="preserve"> question</w:t>
      </w:r>
      <w:r w:rsidR="002E1A3C">
        <w:t>s</w:t>
      </w:r>
      <w:r>
        <w:t xml:space="preserve"> to </w:t>
      </w:r>
      <w:r w:rsidR="00B21B00">
        <w:t>watch</w:t>
      </w:r>
      <w:r>
        <w:t xml:space="preserve">. </w:t>
      </w:r>
      <w:r w:rsidR="009D12D7">
        <w:t xml:space="preserve">For </w:t>
      </w:r>
      <w:r w:rsidR="00125FF7">
        <w:t>answer</w:t>
      </w:r>
      <w:r w:rsidR="009D12D7">
        <w:t>ing</w:t>
      </w:r>
      <w:r w:rsidR="00125FF7">
        <w:t xml:space="preserve"> this </w:t>
      </w:r>
      <w:r w:rsidR="0013002E">
        <w:t>question,</w:t>
      </w:r>
      <w:r w:rsidR="00125FF7">
        <w:t xml:space="preserve"> we</w:t>
      </w:r>
      <w:r w:rsidR="009D12D7">
        <w:t xml:space="preserve"> have</w:t>
      </w:r>
      <w:r w:rsidR="00125FF7">
        <w:t xml:space="preserve"> used Lines (Continuous) </w:t>
      </w:r>
      <w:r w:rsidR="00EF123A">
        <w:t xml:space="preserve">Chart. To </w:t>
      </w:r>
      <w:r w:rsidR="009D12D7">
        <w:t>prepare</w:t>
      </w:r>
      <w:r w:rsidR="00EF123A">
        <w:t xml:space="preserve"> the Line (Continuous) </w:t>
      </w:r>
      <w:r w:rsidR="0013002E">
        <w:t>Chart, we</w:t>
      </w:r>
      <w:r w:rsidR="00EF123A">
        <w:t xml:space="preserve"> have </w:t>
      </w:r>
      <w:r w:rsidR="0013002E">
        <w:t xml:space="preserve">used </w:t>
      </w:r>
      <w:r w:rsidR="008F337C">
        <w:t>Temp</w:t>
      </w:r>
      <w:r w:rsidR="00144CCF">
        <w:t>erature Celsius and Date (Con</w:t>
      </w:r>
      <w:r w:rsidR="00555856">
        <w:t>verted</w:t>
      </w:r>
      <w:r w:rsidR="00144CCF">
        <w:t>)</w:t>
      </w:r>
      <w:r w:rsidR="005323BD">
        <w:t xml:space="preserve"> on Row and Column, respectively, and Location name</w:t>
      </w:r>
      <w:r w:rsidR="00C918D1">
        <w:t xml:space="preserve"> are</w:t>
      </w:r>
      <w:r w:rsidR="005323BD">
        <w:t xml:space="preserve"> </w:t>
      </w:r>
      <w:r w:rsidR="00A51595">
        <w:t xml:space="preserve">under </w:t>
      </w:r>
      <w:r w:rsidR="00C918D1">
        <w:t>Filters, Colours Mark.</w:t>
      </w:r>
      <w:r w:rsidR="00C504C1">
        <w:t xml:space="preserve"> </w:t>
      </w:r>
      <w:r w:rsidR="00555856">
        <w:t xml:space="preserve">In this Date (Converted) is the calculated field which will </w:t>
      </w:r>
      <w:r w:rsidR="00A51595">
        <w:t>inform</w:t>
      </w:r>
      <w:r w:rsidR="0022205F">
        <w:t xml:space="preserve"> to convert an epoch timestamp to </w:t>
      </w:r>
      <w:r w:rsidR="00E86FE3">
        <w:t xml:space="preserve">a day-only form. </w:t>
      </w:r>
      <w:r w:rsidR="00584C30">
        <w:t xml:space="preserve">With </w:t>
      </w:r>
      <w:r w:rsidR="00E86FE3">
        <w:t>that</w:t>
      </w:r>
      <w:r w:rsidR="00584C30">
        <w:t>,</w:t>
      </w:r>
      <w:r w:rsidR="00E86FE3">
        <w:t xml:space="preserve"> it is easy to </w:t>
      </w:r>
      <w:r w:rsidR="00584C30">
        <w:t>manage</w:t>
      </w:r>
      <w:r w:rsidR="00B27A06">
        <w:t xml:space="preserve"> time-based data.</w:t>
      </w:r>
    </w:p>
    <w:p w14:paraId="7D59EA0C" w14:textId="7A5C2675" w:rsidR="00584C30" w:rsidRDefault="00933AE7" w:rsidP="00584C30">
      <w:pPr>
        <w:jc w:val="both"/>
      </w:pPr>
      <w:r>
        <w:rPr>
          <w:noProof/>
        </w:rPr>
        <w:drawing>
          <wp:inline distT="0" distB="0" distL="0" distR="0" wp14:anchorId="3C3C5416" wp14:editId="3E7A4AD5">
            <wp:extent cx="5731072" cy="3324225"/>
            <wp:effectExtent l="0" t="0" r="3175" b="0"/>
            <wp:docPr id="810761478" name="Picture 4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0761478" name="Picture 4" descr="A screenshot of a computer&#10;&#10;AI-generated content may be incorrect.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1452" cy="33418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31FB0E" w14:textId="3C485C15" w:rsidR="00933AE7" w:rsidRDefault="00933AE7" w:rsidP="00584C30">
      <w:pPr>
        <w:jc w:val="both"/>
      </w:pPr>
      <w:r>
        <w:rPr>
          <w:noProof/>
        </w:rPr>
        <w:drawing>
          <wp:inline distT="0" distB="0" distL="0" distR="0" wp14:anchorId="3F0160D4" wp14:editId="4AC7B524">
            <wp:extent cx="5731510" cy="3590925"/>
            <wp:effectExtent l="0" t="0" r="2540" b="9525"/>
            <wp:docPr id="991682906" name="Picture 5" descr="A screenshot of a comput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1682906" name="Picture 5" descr="A screenshot of a computer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90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3060E" w14:textId="0666AA23" w:rsidR="00933AE7" w:rsidRDefault="00933AE7" w:rsidP="00933AE7">
      <w:pPr>
        <w:pStyle w:val="ListParagraph"/>
        <w:numPr>
          <w:ilvl w:val="0"/>
          <w:numId w:val="3"/>
        </w:numPr>
        <w:jc w:val="both"/>
      </w:pPr>
      <w:r w:rsidRPr="00FA70D5">
        <w:lastRenderedPageBreak/>
        <w:t>In what ways do day length (daytime hours) influence temperature trends for different months?</w:t>
      </w:r>
    </w:p>
    <w:p w14:paraId="4C6AD763" w14:textId="51DE331C" w:rsidR="00933AE7" w:rsidRDefault="004048FE" w:rsidP="00933AE7">
      <w:pPr>
        <w:pStyle w:val="ListParagraph"/>
        <w:numPr>
          <w:ilvl w:val="0"/>
          <w:numId w:val="4"/>
        </w:numPr>
        <w:jc w:val="both"/>
      </w:pPr>
      <w:r>
        <w:t xml:space="preserve">This is most </w:t>
      </w:r>
      <w:r w:rsidR="00BF28E7">
        <w:t>unlike</w:t>
      </w:r>
      <w:r>
        <w:t xml:space="preserve"> chart </w:t>
      </w:r>
      <w:r w:rsidR="00765C8A">
        <w:t>of</w:t>
      </w:r>
      <w:r>
        <w:t xml:space="preserve"> all the charts. It </w:t>
      </w:r>
      <w:r w:rsidR="00DD4794">
        <w:t xml:space="preserve">will </w:t>
      </w:r>
      <w:r w:rsidR="00933DE8">
        <w:t>show difference</w:t>
      </w:r>
      <w:r w:rsidR="00765C8A">
        <w:t xml:space="preserve"> of</w:t>
      </w:r>
      <w:r w:rsidR="00933DE8">
        <w:t xml:space="preserve"> temperature between months. We used Line (Discre</w:t>
      </w:r>
      <w:r w:rsidR="00E745AE">
        <w:t>te</w:t>
      </w:r>
      <w:r w:rsidR="00933DE8">
        <w:t>) Chart</w:t>
      </w:r>
      <w:r w:rsidR="00E745AE">
        <w:t xml:space="preserve"> which is </w:t>
      </w:r>
      <w:r w:rsidR="00765C8A">
        <w:t>best</w:t>
      </w:r>
      <w:r w:rsidR="00E745AE">
        <w:t xml:space="preserve"> to use for this question. </w:t>
      </w:r>
      <w:r w:rsidR="00E40253">
        <w:t>For</w:t>
      </w:r>
      <w:r w:rsidR="00E745AE">
        <w:t xml:space="preserve"> build</w:t>
      </w:r>
      <w:r w:rsidR="00E40253">
        <w:t>ing</w:t>
      </w:r>
      <w:r w:rsidR="00E745AE">
        <w:t xml:space="preserve"> the chart</w:t>
      </w:r>
      <w:r w:rsidR="00350F64">
        <w:t xml:space="preserve">, we </w:t>
      </w:r>
      <w:r w:rsidR="003352BE">
        <w:t xml:space="preserve">placed Month of </w:t>
      </w:r>
      <w:r w:rsidR="00280221">
        <w:t xml:space="preserve">Date (Converted) in Columns and </w:t>
      </w:r>
      <w:r w:rsidR="008E13C2">
        <w:t xml:space="preserve">Colour </w:t>
      </w:r>
      <w:r w:rsidR="00420A5B">
        <w:t>Marks,</w:t>
      </w:r>
      <w:r w:rsidR="008E13C2">
        <w:t xml:space="preserve"> and we placed Temperature Celsius, F</w:t>
      </w:r>
      <w:r w:rsidR="00420A5B">
        <w:t>ahrenheit, and Difference in Rows.</w:t>
      </w:r>
      <w:r w:rsidR="003103E2">
        <w:t xml:space="preserve"> In this </w:t>
      </w:r>
      <w:r w:rsidR="009D4091">
        <w:t xml:space="preserve">Temperature Difference is a Calculated field </w:t>
      </w:r>
      <w:r w:rsidR="00A34094">
        <w:t xml:space="preserve">which </w:t>
      </w:r>
      <w:r w:rsidR="00E05C7E">
        <w:t>is used</w:t>
      </w:r>
      <w:r w:rsidR="00A34094">
        <w:t xml:space="preserve"> </w:t>
      </w:r>
      <w:r w:rsidR="00E05C7E">
        <w:t xml:space="preserve">to </w:t>
      </w:r>
      <w:r w:rsidR="0095329A">
        <w:t xml:space="preserve">check for </w:t>
      </w:r>
      <w:r w:rsidR="00E05C7E">
        <w:t xml:space="preserve">discrepancies between </w:t>
      </w:r>
      <w:r w:rsidR="0046092E">
        <w:t>Fahrenheit and Celsius Values.</w:t>
      </w:r>
    </w:p>
    <w:p w14:paraId="052C1F26" w14:textId="572C76E2" w:rsidR="00933AE7" w:rsidRDefault="0046092E" w:rsidP="00584C30">
      <w:pPr>
        <w:jc w:val="both"/>
      </w:pPr>
      <w:r>
        <w:rPr>
          <w:noProof/>
        </w:rPr>
        <w:drawing>
          <wp:inline distT="0" distB="0" distL="0" distR="0" wp14:anchorId="5FD99EA1" wp14:editId="6A464863">
            <wp:extent cx="5761990" cy="3686175"/>
            <wp:effectExtent l="0" t="0" r="0" b="9525"/>
            <wp:docPr id="691085520" name="Picture 6" descr="A screenshot of a comput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1085520" name="Picture 6" descr="A screenshot of a computer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9309" cy="3690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ACE1BB" w14:textId="4F9A7FC6" w:rsidR="00B9017E" w:rsidRDefault="00B9017E" w:rsidP="00584C30">
      <w:pPr>
        <w:jc w:val="both"/>
      </w:pPr>
      <w:r>
        <w:rPr>
          <w:noProof/>
        </w:rPr>
        <w:drawing>
          <wp:inline distT="0" distB="0" distL="0" distR="0" wp14:anchorId="7524B6C7" wp14:editId="31ECFC4A">
            <wp:extent cx="5731510" cy="3070225"/>
            <wp:effectExtent l="0" t="0" r="2540" b="0"/>
            <wp:docPr id="762505676" name="Picture 7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2505676" name="Picture 7" descr="A screenshot of a computer&#10;&#10;AI-generated content may be incorrect.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70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95CCD0" w14:textId="469A0B32" w:rsidR="00B9017E" w:rsidRDefault="00F960A7" w:rsidP="00B9017E">
      <w:pPr>
        <w:pStyle w:val="ListParagraph"/>
        <w:numPr>
          <w:ilvl w:val="0"/>
          <w:numId w:val="3"/>
        </w:numPr>
        <w:jc w:val="both"/>
      </w:pPr>
      <w:r w:rsidRPr="00C04B65">
        <w:lastRenderedPageBreak/>
        <w:t>In how many ways does the direction of the wind influence the variation of tempera</w:t>
      </w:r>
      <w:r w:rsidR="00EA0DE0">
        <w:t>ture with respect</w:t>
      </w:r>
      <w:r w:rsidR="00414CD8">
        <w:t xml:space="preserve"> today and different day lengths?</w:t>
      </w:r>
    </w:p>
    <w:p w14:paraId="712940C1" w14:textId="58C99811" w:rsidR="00AD0134" w:rsidRDefault="00E2496C" w:rsidP="00AD0134">
      <w:pPr>
        <w:pStyle w:val="ListParagraph"/>
        <w:numPr>
          <w:ilvl w:val="0"/>
          <w:numId w:val="4"/>
        </w:numPr>
        <w:jc w:val="both"/>
      </w:pPr>
      <w:r>
        <w:t xml:space="preserve">This is </w:t>
      </w:r>
      <w:r w:rsidR="000C00E4">
        <w:t>a basic scat</w:t>
      </w:r>
      <w:r w:rsidR="00DD410B">
        <w:t>ter plot (Lined)</w:t>
      </w:r>
      <w:r w:rsidR="009623D7">
        <w:t xml:space="preserve"> which is used to compare relation between </w:t>
      </w:r>
      <w:r w:rsidR="006A0A93">
        <w:t>Day Length, Wind Direction and Temperature Difference</w:t>
      </w:r>
      <w:r w:rsidR="00DD5B82">
        <w:t xml:space="preserve">. </w:t>
      </w:r>
      <w:r w:rsidR="009E20CD">
        <w:t xml:space="preserve">To </w:t>
      </w:r>
      <w:r w:rsidR="00DD410B">
        <w:t>create</w:t>
      </w:r>
      <w:r w:rsidR="009E20CD">
        <w:t xml:space="preserve"> this chart, we place Wind Direction in Columns</w:t>
      </w:r>
      <w:r w:rsidR="00B85F5A">
        <w:t xml:space="preserve">, </w:t>
      </w:r>
      <w:r w:rsidR="009E20CD">
        <w:t xml:space="preserve">Day Length and </w:t>
      </w:r>
      <w:r w:rsidR="00B85F5A">
        <w:t xml:space="preserve">Temperature Difference in Rows </w:t>
      </w:r>
      <w:r w:rsidR="00DD410B">
        <w:t>and</w:t>
      </w:r>
      <w:r w:rsidR="00B85F5A">
        <w:t xml:space="preserve"> Measure Name in Colour Marks</w:t>
      </w:r>
      <w:r w:rsidR="00D8318D">
        <w:t>.</w:t>
      </w:r>
    </w:p>
    <w:p w14:paraId="56028DF2" w14:textId="4E9D1951" w:rsidR="00414CD8" w:rsidRDefault="00AD0134" w:rsidP="00AD0134">
      <w:pPr>
        <w:jc w:val="both"/>
      </w:pPr>
      <w:r>
        <w:rPr>
          <w:noProof/>
        </w:rPr>
        <w:drawing>
          <wp:inline distT="0" distB="0" distL="0" distR="0" wp14:anchorId="7BE10B12" wp14:editId="6B78D8F2">
            <wp:extent cx="5731510" cy="3079115"/>
            <wp:effectExtent l="0" t="0" r="2540" b="6985"/>
            <wp:docPr id="1092386681" name="Picture 9" descr="A graph on a computer scre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2386681" name="Picture 9" descr="A graph on a computer screen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79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66C6C1" w14:textId="7D33523D" w:rsidR="00C433FC" w:rsidRDefault="00C433FC" w:rsidP="00C433FC">
      <w:pPr>
        <w:pStyle w:val="ListParagraph"/>
        <w:numPr>
          <w:ilvl w:val="0"/>
          <w:numId w:val="3"/>
        </w:numPr>
        <w:jc w:val="both"/>
      </w:pPr>
      <w:r>
        <w:t>Dashboard Of the All 5 Draft Visualizations:</w:t>
      </w:r>
    </w:p>
    <w:p w14:paraId="0494967F" w14:textId="4AF264F3" w:rsidR="00C433FC" w:rsidRDefault="00C75309" w:rsidP="00C433FC">
      <w:pPr>
        <w:jc w:val="both"/>
      </w:pPr>
      <w:r>
        <w:rPr>
          <w:noProof/>
        </w:rPr>
        <w:drawing>
          <wp:inline distT="0" distB="0" distL="0" distR="0" wp14:anchorId="501798F1" wp14:editId="7C6008F9">
            <wp:extent cx="5731510" cy="4124325"/>
            <wp:effectExtent l="0" t="0" r="2540" b="9525"/>
            <wp:docPr id="2114695388" name="Picture 10" descr="A screenshot of a comput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4695388" name="Picture 10" descr="A screenshot of a computer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24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EE66AC" w14:textId="6919B352" w:rsidR="004C7E55" w:rsidRDefault="004C7E55" w:rsidP="004C7E55">
      <w:pPr>
        <w:pStyle w:val="Heading1"/>
      </w:pPr>
      <w:r>
        <w:lastRenderedPageBreak/>
        <w:t>Social Media Reactions:</w:t>
      </w:r>
    </w:p>
    <w:p w14:paraId="3D456C33" w14:textId="16C50A12" w:rsidR="004C7E55" w:rsidRDefault="002A4C80" w:rsidP="004C7E55">
      <w:r>
        <w:rPr>
          <w:noProof/>
        </w:rPr>
        <w:drawing>
          <wp:inline distT="0" distB="0" distL="0" distR="0" wp14:anchorId="2020010C" wp14:editId="1FD6F387">
            <wp:extent cx="5344795" cy="8286750"/>
            <wp:effectExtent l="0" t="0" r="8255" b="0"/>
            <wp:docPr id="2119764787" name="Picture 11" descr="A screenshot of a social media cha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9764787" name="Picture 11" descr="A screenshot of a social media chat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44795" cy="8286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1B3B0A" w14:textId="12A23803" w:rsidR="002A4C80" w:rsidRPr="004C7E55" w:rsidRDefault="002A4C80" w:rsidP="004C7E55">
      <w:r>
        <w:rPr>
          <w:noProof/>
        </w:rPr>
        <w:lastRenderedPageBreak/>
        <w:drawing>
          <wp:inline distT="0" distB="0" distL="0" distR="0" wp14:anchorId="0C2BEFC6" wp14:editId="74633B5F">
            <wp:extent cx="5277587" cy="8649907"/>
            <wp:effectExtent l="0" t="0" r="0" b="0"/>
            <wp:docPr id="2133354312" name="Picture 12" descr="A screenshot of a social media pos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3354312" name="Picture 12" descr="A screenshot of a social media post&#10;&#10;AI-generated content may be incorrect.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7587" cy="86499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2DFA3B2B" wp14:editId="66B248DF">
            <wp:extent cx="5276850" cy="2905125"/>
            <wp:effectExtent l="0" t="0" r="0" b="9525"/>
            <wp:docPr id="1771620477" name="Picture 13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1620477" name="Picture 13" descr="A screenshot of a computer&#10;&#10;AI-generated content may be incorrect.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7587" cy="29055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184259AE" wp14:editId="0300D6EC">
            <wp:extent cx="5353797" cy="5515745"/>
            <wp:effectExtent l="0" t="0" r="0" b="8890"/>
            <wp:docPr id="1493083200" name="Picture 14" descr="A screenshot of a social media profil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3083200" name="Picture 14" descr="A screenshot of a social media profile&#10;&#10;AI-generated content may be incorrect.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53797" cy="5515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0F094DCE" wp14:editId="334C383A">
            <wp:extent cx="5344143" cy="4933950"/>
            <wp:effectExtent l="0" t="0" r="9525" b="0"/>
            <wp:docPr id="247108710" name="Picture 15" descr="A screenshot of a social media profil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7108710" name="Picture 15" descr="A screenshot of a social media profile&#10;&#10;AI-generated content may be incorrect.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49836" cy="49392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44B7C77" wp14:editId="260BF8A5">
            <wp:extent cx="5106113" cy="3448531"/>
            <wp:effectExtent l="0" t="0" r="0" b="0"/>
            <wp:docPr id="1372667258" name="Picture 16" descr="A screenshot of a social media profil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2667258" name="Picture 16" descr="A screenshot of a social media profile&#10;&#10;AI-generated content may be incorrect.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06113" cy="34485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62A358" w14:textId="7455BF0A" w:rsidR="008348E7" w:rsidRDefault="008348E7" w:rsidP="00DD39DE">
      <w:pPr>
        <w:pStyle w:val="Heading1"/>
      </w:pPr>
      <w:r w:rsidRPr="008348E7">
        <w:lastRenderedPageBreak/>
        <w:t>References</w:t>
      </w:r>
      <w:r>
        <w:t>:</w:t>
      </w:r>
    </w:p>
    <w:p w14:paraId="57A74BF7" w14:textId="77777777" w:rsidR="008D1562" w:rsidRPr="008D1562" w:rsidRDefault="00FF2C2C" w:rsidP="008D1562">
      <w:pPr>
        <w:pStyle w:val="Bibliography"/>
        <w:rPr>
          <w:rFonts w:ascii="Aptos" w:hAnsi="Aptos"/>
        </w:rPr>
      </w:pPr>
      <w:r>
        <w:fldChar w:fldCharType="begin"/>
      </w:r>
      <w:r w:rsidR="008D1562">
        <w:instrText xml:space="preserve"> ADDIN ZOTERO_BIBL {"uncited":[],"omitted":[],"custom":[]} CSL_BIBLIOGRAPHY </w:instrText>
      </w:r>
      <w:r>
        <w:fldChar w:fldCharType="separate"/>
      </w:r>
      <w:r w:rsidR="008D1562" w:rsidRPr="008D1562">
        <w:rPr>
          <w:rFonts w:ascii="Aptos" w:hAnsi="Aptos"/>
        </w:rPr>
        <w:t xml:space="preserve">Anon. n.d.-a. “Create Proportional Symbol Maps in Tableau Example Workbook.” </w:t>
      </w:r>
      <w:r w:rsidR="008D1562" w:rsidRPr="008D1562">
        <w:rPr>
          <w:rFonts w:ascii="Aptos" w:hAnsi="Aptos"/>
          <w:i/>
          <w:iCs/>
        </w:rPr>
        <w:t>Tableau Public</w:t>
      </w:r>
      <w:r w:rsidR="008D1562" w:rsidRPr="008D1562">
        <w:rPr>
          <w:rFonts w:ascii="Aptos" w:hAnsi="Aptos"/>
        </w:rPr>
        <w:t>. Retrieved February 25, 2025 (https://public.tableau.com/app/profile/tableau.docs.team/viz/CreateProportionalSymbolMapsinTableauExampleWorkbook/Map).</w:t>
      </w:r>
    </w:p>
    <w:p w14:paraId="481A294F" w14:textId="77777777" w:rsidR="008D1562" w:rsidRPr="008D1562" w:rsidRDefault="008D1562" w:rsidP="008D1562">
      <w:pPr>
        <w:pStyle w:val="Bibliography"/>
        <w:rPr>
          <w:rFonts w:ascii="Aptos" w:hAnsi="Aptos"/>
        </w:rPr>
      </w:pPr>
      <w:r w:rsidRPr="008D1562">
        <w:rPr>
          <w:rFonts w:ascii="Aptos" w:hAnsi="Aptos"/>
        </w:rPr>
        <w:t xml:space="preserve">Anon. n.d.-b. “Expences in Horizontal Bar.” </w:t>
      </w:r>
      <w:r w:rsidRPr="008D1562">
        <w:rPr>
          <w:rFonts w:ascii="Aptos" w:hAnsi="Aptos"/>
          <w:i/>
          <w:iCs/>
        </w:rPr>
        <w:t>Tableau Public</w:t>
      </w:r>
      <w:r w:rsidRPr="008D1562">
        <w:rPr>
          <w:rFonts w:ascii="Aptos" w:hAnsi="Aptos"/>
        </w:rPr>
        <w:t>. Retrieved February 25, 2025 (https://public.tableau.com/app/profile/tejasri8742/viz/expencesinhorizontalbar/Sheet3).</w:t>
      </w:r>
    </w:p>
    <w:p w14:paraId="2EAF88BA" w14:textId="77777777" w:rsidR="008D1562" w:rsidRPr="008D1562" w:rsidRDefault="008D1562" w:rsidP="008D1562">
      <w:pPr>
        <w:pStyle w:val="Bibliography"/>
        <w:rPr>
          <w:rFonts w:ascii="Aptos" w:hAnsi="Aptos"/>
        </w:rPr>
      </w:pPr>
      <w:r w:rsidRPr="008D1562">
        <w:rPr>
          <w:rFonts w:ascii="Aptos" w:hAnsi="Aptos"/>
        </w:rPr>
        <w:t xml:space="preserve">Anon. n.d.-c. “Line Chart with Line Legend.” </w:t>
      </w:r>
      <w:r w:rsidRPr="008D1562">
        <w:rPr>
          <w:rFonts w:ascii="Aptos" w:hAnsi="Aptos"/>
          <w:i/>
          <w:iCs/>
        </w:rPr>
        <w:t>Tableau Public</w:t>
      </w:r>
      <w:r w:rsidRPr="008D1562">
        <w:rPr>
          <w:rFonts w:ascii="Aptos" w:hAnsi="Aptos"/>
        </w:rPr>
        <w:t>. Retrieved February 25, 2025 (https://public.tableau.com/app/profile/jeffrey.shaffer/viz/Book2_22958/Sheet3).</w:t>
      </w:r>
    </w:p>
    <w:p w14:paraId="1F1D16EC" w14:textId="77777777" w:rsidR="008D1562" w:rsidRPr="008D1562" w:rsidRDefault="008D1562" w:rsidP="008D1562">
      <w:pPr>
        <w:pStyle w:val="Bibliography"/>
        <w:rPr>
          <w:rFonts w:ascii="Aptos" w:hAnsi="Aptos"/>
        </w:rPr>
      </w:pPr>
      <w:r w:rsidRPr="008D1562">
        <w:rPr>
          <w:rFonts w:ascii="Aptos" w:hAnsi="Aptos"/>
        </w:rPr>
        <w:t xml:space="preserve">Anon. n.d.-d. “Line Discrete Chart.” </w:t>
      </w:r>
      <w:r w:rsidRPr="008D1562">
        <w:rPr>
          <w:rFonts w:ascii="Aptos" w:hAnsi="Aptos"/>
          <w:i/>
          <w:iCs/>
        </w:rPr>
        <w:t>Tableau Public</w:t>
      </w:r>
      <w:r w:rsidRPr="008D1562">
        <w:rPr>
          <w:rFonts w:ascii="Aptos" w:hAnsi="Aptos"/>
        </w:rPr>
        <w:t>. Retrieved February 25, 2025 (https://public.tableau.com/app/profile/m.deepan2748/viz/linediscretechart/linediscretechart).</w:t>
      </w:r>
    </w:p>
    <w:p w14:paraId="3A051CEC" w14:textId="77777777" w:rsidR="008D1562" w:rsidRPr="008D1562" w:rsidRDefault="008D1562" w:rsidP="008D1562">
      <w:pPr>
        <w:pStyle w:val="Bibliography"/>
        <w:rPr>
          <w:rFonts w:ascii="Aptos" w:hAnsi="Aptos"/>
        </w:rPr>
      </w:pPr>
      <w:r w:rsidRPr="008D1562">
        <w:rPr>
          <w:rFonts w:ascii="Aptos" w:hAnsi="Aptos"/>
        </w:rPr>
        <w:t xml:space="preserve">Anon. n.d.-e. “Scatter Plot &amp; Line Chart.” </w:t>
      </w:r>
      <w:r w:rsidRPr="008D1562">
        <w:rPr>
          <w:rFonts w:ascii="Aptos" w:hAnsi="Aptos"/>
          <w:i/>
          <w:iCs/>
        </w:rPr>
        <w:t>Tableau Public</w:t>
      </w:r>
      <w:r w:rsidRPr="008D1562">
        <w:rPr>
          <w:rFonts w:ascii="Aptos" w:hAnsi="Aptos"/>
        </w:rPr>
        <w:t>. Retrieved February 25, 2025 (https://public.tableau.com/app/profile/shiyona.sreejith.m.k/viz/scatterplotlinechart/linechart).</w:t>
      </w:r>
    </w:p>
    <w:p w14:paraId="7BFA8655" w14:textId="34549C22" w:rsidR="00D7150A" w:rsidRDefault="00FF2C2C" w:rsidP="001B351F">
      <w:pPr>
        <w:pStyle w:val="Heading1"/>
      </w:pPr>
      <w:r>
        <w:fldChar w:fldCharType="end"/>
      </w:r>
      <w:r w:rsidR="001B351F">
        <w:t>Contribution of Team Members to the Project:</w:t>
      </w:r>
    </w:p>
    <w:p w14:paraId="62E2F725" w14:textId="3513BD3E" w:rsidR="00557453" w:rsidRDefault="00557453" w:rsidP="008F7DAA">
      <w:pPr>
        <w:pStyle w:val="ListParagraph"/>
        <w:numPr>
          <w:ilvl w:val="0"/>
          <w:numId w:val="2"/>
        </w:numPr>
        <w:jc w:val="both"/>
      </w:pPr>
      <w:r>
        <w:t xml:space="preserve">Team Member: </w:t>
      </w:r>
      <w:r w:rsidR="00FA5D98">
        <w:t>Devi Sriya Bommala</w:t>
      </w:r>
    </w:p>
    <w:p w14:paraId="7D18FF5E" w14:textId="4AD47733" w:rsidR="00FA5D98" w:rsidRDefault="00FA5D98" w:rsidP="008F7DAA">
      <w:pPr>
        <w:pStyle w:val="ListParagraph"/>
        <w:jc w:val="both"/>
      </w:pPr>
      <w:r>
        <w:t xml:space="preserve">UNT ID: </w:t>
      </w:r>
      <w:r w:rsidR="005554AB">
        <w:t>11844596</w:t>
      </w:r>
    </w:p>
    <w:p w14:paraId="3B1A14F0" w14:textId="087E0DA0" w:rsidR="00656349" w:rsidRDefault="00656349" w:rsidP="008F7DAA">
      <w:pPr>
        <w:pStyle w:val="ListParagraph"/>
        <w:jc w:val="both"/>
      </w:pPr>
      <w:r>
        <w:t>Contribution:</w:t>
      </w:r>
      <w:r w:rsidR="00581796">
        <w:t xml:space="preserve"> </w:t>
      </w:r>
      <w:r w:rsidR="00B87E15" w:rsidRPr="00B87E15">
        <w:t>My contribution focused on data visualization and dataset accuracy analysis. I created visual representations such as charts, graphs, and maps to highlight weather trends, and collaborated with the team to enhance clarity and usability. I presented insights and communicated how we could further utilize weather data through interactive dashboards for decision making.</w:t>
      </w:r>
    </w:p>
    <w:p w14:paraId="0D9DE7BD" w14:textId="77777777" w:rsidR="00656349" w:rsidRDefault="00656349" w:rsidP="008F7DAA">
      <w:pPr>
        <w:pStyle w:val="ListParagraph"/>
        <w:jc w:val="both"/>
      </w:pPr>
    </w:p>
    <w:p w14:paraId="63882A53" w14:textId="2A3B639F" w:rsidR="005554AB" w:rsidRDefault="005554AB" w:rsidP="008F7DAA">
      <w:pPr>
        <w:pStyle w:val="ListParagraph"/>
        <w:numPr>
          <w:ilvl w:val="0"/>
          <w:numId w:val="2"/>
        </w:numPr>
        <w:jc w:val="both"/>
      </w:pPr>
      <w:r>
        <w:t>Team Member: Venkata Pranav Kumar</w:t>
      </w:r>
      <w:r w:rsidR="008D2A22">
        <w:t xml:space="preserve"> Yarragolla</w:t>
      </w:r>
    </w:p>
    <w:p w14:paraId="4247AE62" w14:textId="4E8B6D76" w:rsidR="008D2A22" w:rsidRDefault="008D2A22" w:rsidP="008F7DAA">
      <w:pPr>
        <w:pStyle w:val="ListParagraph"/>
        <w:jc w:val="both"/>
      </w:pPr>
      <w:r>
        <w:t xml:space="preserve">UNT ID: </w:t>
      </w:r>
      <w:r w:rsidR="004C6C16">
        <w:t>11811575</w:t>
      </w:r>
    </w:p>
    <w:p w14:paraId="6FBD28FC" w14:textId="12BE0EE9" w:rsidR="00656349" w:rsidRDefault="00656349" w:rsidP="008F7DAA">
      <w:pPr>
        <w:pStyle w:val="ListParagraph"/>
        <w:jc w:val="both"/>
      </w:pPr>
      <w:r>
        <w:t xml:space="preserve">Contribution: </w:t>
      </w:r>
      <w:r w:rsidR="000A0D80" w:rsidRPr="000A0D80">
        <w:t>I gathered and prepared the dataset for a Tableau project, ensuring it was structured for effective visualizations like graphs, tables, and maps. My role involved data collection, cleaning, and optimization to enhance analytical insights.</w:t>
      </w:r>
    </w:p>
    <w:p w14:paraId="2C3D6A94" w14:textId="77777777" w:rsidR="00656349" w:rsidRDefault="00656349" w:rsidP="008F7DAA">
      <w:pPr>
        <w:pStyle w:val="ListParagraph"/>
        <w:jc w:val="both"/>
      </w:pPr>
    </w:p>
    <w:p w14:paraId="6E690B81" w14:textId="03FBB1A0" w:rsidR="004C6C16" w:rsidRDefault="00330A78" w:rsidP="008F7DAA">
      <w:pPr>
        <w:pStyle w:val="ListParagraph"/>
        <w:numPr>
          <w:ilvl w:val="0"/>
          <w:numId w:val="2"/>
        </w:numPr>
        <w:jc w:val="both"/>
      </w:pPr>
      <w:r>
        <w:t>Team Member: Sunil Kumar Ko</w:t>
      </w:r>
      <w:r w:rsidR="006854C3">
        <w:t>sinepalli</w:t>
      </w:r>
    </w:p>
    <w:p w14:paraId="680B7329" w14:textId="710C0906" w:rsidR="006854C3" w:rsidRDefault="006854C3" w:rsidP="008F7DAA">
      <w:pPr>
        <w:pStyle w:val="ListParagraph"/>
        <w:jc w:val="both"/>
      </w:pPr>
      <w:r>
        <w:t>UNT ID: 11750300</w:t>
      </w:r>
    </w:p>
    <w:p w14:paraId="56BB35F1" w14:textId="68FC7C9D" w:rsidR="006854C3" w:rsidRDefault="006854C3" w:rsidP="008F7DAA">
      <w:pPr>
        <w:pStyle w:val="ListParagraph"/>
        <w:jc w:val="both"/>
      </w:pPr>
      <w:r>
        <w:t>Contribution</w:t>
      </w:r>
      <w:r w:rsidR="00354969">
        <w:t>: Helped with dataset collection and provided planning for data visualization. Prepared dashboards and reviewed the project to ensure everything was correct, identifying mistakes and making necessary corrections.</w:t>
      </w:r>
    </w:p>
    <w:p w14:paraId="5311549A" w14:textId="77777777" w:rsidR="00656349" w:rsidRDefault="00656349" w:rsidP="008F7DAA">
      <w:pPr>
        <w:pStyle w:val="ListParagraph"/>
        <w:jc w:val="both"/>
      </w:pPr>
    </w:p>
    <w:p w14:paraId="38857281" w14:textId="7D2277F5" w:rsidR="00354969" w:rsidRDefault="00354969" w:rsidP="008F7DAA">
      <w:pPr>
        <w:pStyle w:val="ListParagraph"/>
        <w:numPr>
          <w:ilvl w:val="0"/>
          <w:numId w:val="2"/>
        </w:numPr>
        <w:jc w:val="both"/>
      </w:pPr>
      <w:r>
        <w:t xml:space="preserve">Team Member: </w:t>
      </w:r>
      <w:r w:rsidR="00754DBF">
        <w:t>Sri Vidya Gaddam</w:t>
      </w:r>
    </w:p>
    <w:p w14:paraId="5683C0A8" w14:textId="7F90C987" w:rsidR="00754DBF" w:rsidRDefault="00754DBF" w:rsidP="008F7DAA">
      <w:pPr>
        <w:pStyle w:val="ListParagraph"/>
        <w:jc w:val="both"/>
      </w:pPr>
      <w:r>
        <w:t>UNT ID: 1184</w:t>
      </w:r>
      <w:r w:rsidR="00043E69">
        <w:t>1395</w:t>
      </w:r>
    </w:p>
    <w:p w14:paraId="7BFF3DF2" w14:textId="74A286E5" w:rsidR="00656349" w:rsidRDefault="00043E69" w:rsidP="008F7DAA">
      <w:pPr>
        <w:pStyle w:val="ListParagraph"/>
        <w:jc w:val="both"/>
      </w:pPr>
      <w:r>
        <w:t>Contribution:</w:t>
      </w:r>
      <w:r w:rsidR="00581796">
        <w:t xml:space="preserve"> </w:t>
      </w:r>
      <w:r w:rsidR="00B04AC3" w:rsidRPr="00B04AC3">
        <w:t xml:space="preserve">My contribution to this data visualization project centered around extracting the key information from the dataset and ensure a data-driven approach. I also reviewed the dataset and visualizations for accuracy and consistency, while actively </w:t>
      </w:r>
      <w:r w:rsidR="00B04AC3" w:rsidRPr="00B04AC3">
        <w:lastRenderedPageBreak/>
        <w:t>working with team members to discuss observations, update insights, and enhance presentation of insights on a whole.</w:t>
      </w:r>
    </w:p>
    <w:p w14:paraId="0D2DA15E" w14:textId="77777777" w:rsidR="00B04AC3" w:rsidRDefault="00B04AC3" w:rsidP="008F7DAA">
      <w:pPr>
        <w:pStyle w:val="ListParagraph"/>
        <w:jc w:val="both"/>
      </w:pPr>
    </w:p>
    <w:p w14:paraId="7704A000" w14:textId="3FF5BAD2" w:rsidR="00043E69" w:rsidRDefault="00043E69" w:rsidP="008F7DAA">
      <w:pPr>
        <w:pStyle w:val="ListParagraph"/>
        <w:numPr>
          <w:ilvl w:val="0"/>
          <w:numId w:val="2"/>
        </w:numPr>
        <w:jc w:val="both"/>
      </w:pPr>
      <w:r>
        <w:t>Team Member: Soumith Rao Amradi</w:t>
      </w:r>
    </w:p>
    <w:p w14:paraId="77450FE6" w14:textId="75FC9379" w:rsidR="00043E69" w:rsidRDefault="00043E69" w:rsidP="008F7DAA">
      <w:pPr>
        <w:pStyle w:val="ListParagraph"/>
        <w:jc w:val="both"/>
      </w:pPr>
      <w:r>
        <w:t>UNT ID: 11</w:t>
      </w:r>
      <w:r w:rsidR="00656349">
        <w:t>840273</w:t>
      </w:r>
    </w:p>
    <w:p w14:paraId="5E27D17F" w14:textId="1364B1AA" w:rsidR="00656349" w:rsidRPr="001B351F" w:rsidRDefault="00656349" w:rsidP="008F7DAA">
      <w:pPr>
        <w:pStyle w:val="ListParagraph"/>
        <w:jc w:val="both"/>
      </w:pPr>
      <w:r>
        <w:t xml:space="preserve">Contribution: </w:t>
      </w:r>
      <w:r w:rsidR="00484133">
        <w:t>I contri</w:t>
      </w:r>
      <w:r w:rsidR="004327D8">
        <w:t>buted to the p</w:t>
      </w:r>
      <w:r w:rsidR="00423C5C">
        <w:t xml:space="preserve">roject by assisting in finding relevant </w:t>
      </w:r>
      <w:r w:rsidR="00015A2E">
        <w:t xml:space="preserve">references for visualization </w:t>
      </w:r>
      <w:r w:rsidR="00FA47CD">
        <w:t>based on the given questions. Additionally</w:t>
      </w:r>
      <w:r w:rsidR="00B94E61">
        <w:t xml:space="preserve">, I </w:t>
      </w:r>
      <w:r w:rsidR="00F273F3">
        <w:t>played Key</w:t>
      </w:r>
      <w:r w:rsidR="00B94E61">
        <w:t xml:space="preserve"> role in preparing </w:t>
      </w:r>
      <w:r w:rsidR="00F273F3">
        <w:t>the project</w:t>
      </w:r>
      <w:r w:rsidR="00B94E61">
        <w:t xml:space="preserve"> </w:t>
      </w:r>
      <w:r w:rsidR="00851590">
        <w:t>report, ensuring that the insights and finding</w:t>
      </w:r>
      <w:r w:rsidR="00D63379">
        <w:t>s were well-documented and structured effectively</w:t>
      </w:r>
      <w:r w:rsidR="00F273F3">
        <w:t xml:space="preserve">. My efforts helped in enhancing the clarity </w:t>
      </w:r>
      <w:r w:rsidR="00A810DA">
        <w:t>and effectiveness of the final presentation.</w:t>
      </w:r>
    </w:p>
    <w:sectPr w:rsidR="00656349" w:rsidRPr="001B351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3CF848E" w14:textId="77777777" w:rsidR="009F3CE6" w:rsidRDefault="009F3CE6" w:rsidP="00D7150A">
      <w:pPr>
        <w:spacing w:after="0" w:line="240" w:lineRule="auto"/>
      </w:pPr>
      <w:r>
        <w:separator/>
      </w:r>
    </w:p>
  </w:endnote>
  <w:endnote w:type="continuationSeparator" w:id="0">
    <w:p w14:paraId="670DB9C8" w14:textId="77777777" w:rsidR="009F3CE6" w:rsidRDefault="009F3CE6" w:rsidP="00D7150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4470684" w14:textId="77777777" w:rsidR="009F3CE6" w:rsidRDefault="009F3CE6" w:rsidP="00D7150A">
      <w:pPr>
        <w:spacing w:after="0" w:line="240" w:lineRule="auto"/>
      </w:pPr>
      <w:r>
        <w:separator/>
      </w:r>
    </w:p>
  </w:footnote>
  <w:footnote w:type="continuationSeparator" w:id="0">
    <w:p w14:paraId="2174038F" w14:textId="77777777" w:rsidR="009F3CE6" w:rsidRDefault="009F3CE6" w:rsidP="00D7150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F5A15FD"/>
    <w:multiLevelType w:val="hybridMultilevel"/>
    <w:tmpl w:val="87C29E12"/>
    <w:lvl w:ilvl="0" w:tplc="40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720461B5"/>
    <w:multiLevelType w:val="hybridMultilevel"/>
    <w:tmpl w:val="57A855AC"/>
    <w:lvl w:ilvl="0" w:tplc="F078EC0E">
      <w:start w:val="1"/>
      <w:numFmt w:val="bullet"/>
      <w:lvlText w:val=""/>
      <w:lvlJc w:val="left"/>
      <w:pPr>
        <w:ind w:left="360" w:hanging="360"/>
      </w:pPr>
      <w:rPr>
        <w:rFonts w:ascii="Wingdings" w:eastAsiaTheme="minorHAnsi" w:hAnsi="Wingdings" w:cstheme="minorBidi" w:hint="default"/>
      </w:rPr>
    </w:lvl>
    <w:lvl w:ilvl="1" w:tplc="4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787C0F52"/>
    <w:multiLevelType w:val="hybridMultilevel"/>
    <w:tmpl w:val="5B3EEB00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EF721F0"/>
    <w:multiLevelType w:val="hybridMultilevel"/>
    <w:tmpl w:val="5078A010"/>
    <w:lvl w:ilvl="0" w:tplc="F2DC6CDA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41223655">
    <w:abstractNumId w:val="3"/>
  </w:num>
  <w:num w:numId="2" w16cid:durableId="140195690">
    <w:abstractNumId w:val="2"/>
  </w:num>
  <w:num w:numId="3" w16cid:durableId="679166658">
    <w:abstractNumId w:val="0"/>
  </w:num>
  <w:num w:numId="4" w16cid:durableId="202593695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583C"/>
    <w:rsid w:val="00004D20"/>
    <w:rsid w:val="00015A2E"/>
    <w:rsid w:val="00025D33"/>
    <w:rsid w:val="00043E69"/>
    <w:rsid w:val="000773B5"/>
    <w:rsid w:val="000A0D80"/>
    <w:rsid w:val="000C00E4"/>
    <w:rsid w:val="000F470B"/>
    <w:rsid w:val="00100900"/>
    <w:rsid w:val="00125FF7"/>
    <w:rsid w:val="0013002E"/>
    <w:rsid w:val="00144CCF"/>
    <w:rsid w:val="00153BDC"/>
    <w:rsid w:val="001669AD"/>
    <w:rsid w:val="00171A5A"/>
    <w:rsid w:val="001B351F"/>
    <w:rsid w:val="001B7356"/>
    <w:rsid w:val="001C0789"/>
    <w:rsid w:val="002073E3"/>
    <w:rsid w:val="00216F02"/>
    <w:rsid w:val="0022205F"/>
    <w:rsid w:val="00280221"/>
    <w:rsid w:val="002A4C80"/>
    <w:rsid w:val="002C536A"/>
    <w:rsid w:val="002D0142"/>
    <w:rsid w:val="002E1A3C"/>
    <w:rsid w:val="00307290"/>
    <w:rsid w:val="003103E2"/>
    <w:rsid w:val="00325148"/>
    <w:rsid w:val="0032791A"/>
    <w:rsid w:val="00330A78"/>
    <w:rsid w:val="003352BE"/>
    <w:rsid w:val="00341320"/>
    <w:rsid w:val="00344DBE"/>
    <w:rsid w:val="00350F64"/>
    <w:rsid w:val="00354969"/>
    <w:rsid w:val="0039683D"/>
    <w:rsid w:val="003C765A"/>
    <w:rsid w:val="003D4394"/>
    <w:rsid w:val="003E102C"/>
    <w:rsid w:val="004038D6"/>
    <w:rsid w:val="004048FE"/>
    <w:rsid w:val="00413BAA"/>
    <w:rsid w:val="00414CD8"/>
    <w:rsid w:val="00420A5B"/>
    <w:rsid w:val="0042196C"/>
    <w:rsid w:val="00423C5C"/>
    <w:rsid w:val="00427966"/>
    <w:rsid w:val="004327D8"/>
    <w:rsid w:val="00437FD8"/>
    <w:rsid w:val="0046092E"/>
    <w:rsid w:val="00483CCA"/>
    <w:rsid w:val="00484133"/>
    <w:rsid w:val="00487126"/>
    <w:rsid w:val="004907FD"/>
    <w:rsid w:val="004C4829"/>
    <w:rsid w:val="004C6C16"/>
    <w:rsid w:val="004C7E55"/>
    <w:rsid w:val="004D03CF"/>
    <w:rsid w:val="004D2C26"/>
    <w:rsid w:val="004D668C"/>
    <w:rsid w:val="004E56EA"/>
    <w:rsid w:val="005262E7"/>
    <w:rsid w:val="005323BD"/>
    <w:rsid w:val="005554AB"/>
    <w:rsid w:val="00555856"/>
    <w:rsid w:val="00557453"/>
    <w:rsid w:val="005718E9"/>
    <w:rsid w:val="00573824"/>
    <w:rsid w:val="00581796"/>
    <w:rsid w:val="00584C30"/>
    <w:rsid w:val="005A0178"/>
    <w:rsid w:val="005C1C75"/>
    <w:rsid w:val="005D24DA"/>
    <w:rsid w:val="005D6812"/>
    <w:rsid w:val="00604AB6"/>
    <w:rsid w:val="00637908"/>
    <w:rsid w:val="00640305"/>
    <w:rsid w:val="006515BD"/>
    <w:rsid w:val="00656349"/>
    <w:rsid w:val="00671F2E"/>
    <w:rsid w:val="00684B63"/>
    <w:rsid w:val="006854C3"/>
    <w:rsid w:val="006A0A93"/>
    <w:rsid w:val="006D1C4E"/>
    <w:rsid w:val="00717198"/>
    <w:rsid w:val="007476CF"/>
    <w:rsid w:val="00754DBF"/>
    <w:rsid w:val="00764B32"/>
    <w:rsid w:val="00765C8A"/>
    <w:rsid w:val="007715CA"/>
    <w:rsid w:val="007759FA"/>
    <w:rsid w:val="007C371F"/>
    <w:rsid w:val="007F304F"/>
    <w:rsid w:val="00811D26"/>
    <w:rsid w:val="0081634A"/>
    <w:rsid w:val="008200C8"/>
    <w:rsid w:val="00825928"/>
    <w:rsid w:val="00825A33"/>
    <w:rsid w:val="00833DE0"/>
    <w:rsid w:val="008348E7"/>
    <w:rsid w:val="00851590"/>
    <w:rsid w:val="00864031"/>
    <w:rsid w:val="0088342B"/>
    <w:rsid w:val="008A21A6"/>
    <w:rsid w:val="008C6B17"/>
    <w:rsid w:val="008D1562"/>
    <w:rsid w:val="008D2A22"/>
    <w:rsid w:val="008D4C66"/>
    <w:rsid w:val="008E13C2"/>
    <w:rsid w:val="008E6E34"/>
    <w:rsid w:val="008F337C"/>
    <w:rsid w:val="008F7DAA"/>
    <w:rsid w:val="00905EA3"/>
    <w:rsid w:val="00910AF4"/>
    <w:rsid w:val="00921215"/>
    <w:rsid w:val="00926D77"/>
    <w:rsid w:val="00933AE7"/>
    <w:rsid w:val="00933DE8"/>
    <w:rsid w:val="00935799"/>
    <w:rsid w:val="0095329A"/>
    <w:rsid w:val="009561EB"/>
    <w:rsid w:val="009623D7"/>
    <w:rsid w:val="0096617F"/>
    <w:rsid w:val="009749C0"/>
    <w:rsid w:val="00977D23"/>
    <w:rsid w:val="009B351F"/>
    <w:rsid w:val="009D12D7"/>
    <w:rsid w:val="009D4091"/>
    <w:rsid w:val="009D4EAB"/>
    <w:rsid w:val="009E20CD"/>
    <w:rsid w:val="009F3CE6"/>
    <w:rsid w:val="00A32767"/>
    <w:rsid w:val="00A34094"/>
    <w:rsid w:val="00A51595"/>
    <w:rsid w:val="00A76EF8"/>
    <w:rsid w:val="00A810DA"/>
    <w:rsid w:val="00A9027C"/>
    <w:rsid w:val="00AA765C"/>
    <w:rsid w:val="00AD00D9"/>
    <w:rsid w:val="00AD0134"/>
    <w:rsid w:val="00B04AC3"/>
    <w:rsid w:val="00B173EE"/>
    <w:rsid w:val="00B21B00"/>
    <w:rsid w:val="00B27A06"/>
    <w:rsid w:val="00B27A63"/>
    <w:rsid w:val="00B52459"/>
    <w:rsid w:val="00B767EE"/>
    <w:rsid w:val="00B82D0F"/>
    <w:rsid w:val="00B8583C"/>
    <w:rsid w:val="00B85F5A"/>
    <w:rsid w:val="00B87E15"/>
    <w:rsid w:val="00B9017E"/>
    <w:rsid w:val="00B94E61"/>
    <w:rsid w:val="00BA76D3"/>
    <w:rsid w:val="00BB52F6"/>
    <w:rsid w:val="00BE5C03"/>
    <w:rsid w:val="00BF28E7"/>
    <w:rsid w:val="00C04B65"/>
    <w:rsid w:val="00C21C80"/>
    <w:rsid w:val="00C27C09"/>
    <w:rsid w:val="00C433FC"/>
    <w:rsid w:val="00C504C1"/>
    <w:rsid w:val="00C528E5"/>
    <w:rsid w:val="00C62EC2"/>
    <w:rsid w:val="00C75309"/>
    <w:rsid w:val="00C84269"/>
    <w:rsid w:val="00C918D1"/>
    <w:rsid w:val="00C94F06"/>
    <w:rsid w:val="00CD053C"/>
    <w:rsid w:val="00CF0A1E"/>
    <w:rsid w:val="00D47496"/>
    <w:rsid w:val="00D63379"/>
    <w:rsid w:val="00D7150A"/>
    <w:rsid w:val="00D8318D"/>
    <w:rsid w:val="00DD2F87"/>
    <w:rsid w:val="00DD39DE"/>
    <w:rsid w:val="00DD410B"/>
    <w:rsid w:val="00DD4794"/>
    <w:rsid w:val="00DD5B82"/>
    <w:rsid w:val="00E05C7E"/>
    <w:rsid w:val="00E07511"/>
    <w:rsid w:val="00E11ABF"/>
    <w:rsid w:val="00E1247B"/>
    <w:rsid w:val="00E2496C"/>
    <w:rsid w:val="00E34184"/>
    <w:rsid w:val="00E34A58"/>
    <w:rsid w:val="00E40253"/>
    <w:rsid w:val="00E479CE"/>
    <w:rsid w:val="00E51109"/>
    <w:rsid w:val="00E533A6"/>
    <w:rsid w:val="00E562F7"/>
    <w:rsid w:val="00E56513"/>
    <w:rsid w:val="00E745AE"/>
    <w:rsid w:val="00E750D7"/>
    <w:rsid w:val="00E86FE3"/>
    <w:rsid w:val="00EA0DE0"/>
    <w:rsid w:val="00EA5004"/>
    <w:rsid w:val="00EB0339"/>
    <w:rsid w:val="00EC79A2"/>
    <w:rsid w:val="00EE5416"/>
    <w:rsid w:val="00EF123A"/>
    <w:rsid w:val="00F2424A"/>
    <w:rsid w:val="00F26549"/>
    <w:rsid w:val="00F273F3"/>
    <w:rsid w:val="00F3383A"/>
    <w:rsid w:val="00F3425E"/>
    <w:rsid w:val="00F37E38"/>
    <w:rsid w:val="00F776A3"/>
    <w:rsid w:val="00F960A7"/>
    <w:rsid w:val="00FA47CD"/>
    <w:rsid w:val="00FA5D98"/>
    <w:rsid w:val="00FA70D5"/>
    <w:rsid w:val="00FB2E1B"/>
    <w:rsid w:val="00FB7243"/>
    <w:rsid w:val="00FC1AB4"/>
    <w:rsid w:val="00FD6939"/>
    <w:rsid w:val="00FD7A5F"/>
    <w:rsid w:val="00FE07FA"/>
    <w:rsid w:val="00FE6E8B"/>
    <w:rsid w:val="00FF2C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8350C8"/>
  <w15:chartTrackingRefBased/>
  <w15:docId w15:val="{705396B3-A83C-4D66-A08E-EEFAED3006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N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8583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8583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8583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8583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8583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8583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8583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8583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8583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8583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8583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8583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8583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8583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8583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8583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8583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8583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8583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8583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8583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8583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8583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8583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8583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8583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8583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8583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8583C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921215"/>
    <w:pPr>
      <w:spacing w:after="24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D7150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7150A"/>
  </w:style>
  <w:style w:type="paragraph" w:styleId="Footer">
    <w:name w:val="footer"/>
    <w:basedOn w:val="Normal"/>
    <w:link w:val="FooterChar"/>
    <w:uiPriority w:val="99"/>
    <w:unhideWhenUsed/>
    <w:rsid w:val="00D7150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715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fontTable" Target="fontTable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2</TotalTime>
  <Pages>12</Pages>
  <Words>1209</Words>
  <Characters>6892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umith Rao</dc:creator>
  <cp:keywords/>
  <dc:description/>
  <cp:lastModifiedBy>Soumith Rao</cp:lastModifiedBy>
  <cp:revision>214</cp:revision>
  <dcterms:created xsi:type="dcterms:W3CDTF">2025-02-25T17:18:00Z</dcterms:created>
  <dcterms:modified xsi:type="dcterms:W3CDTF">2025-02-26T04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3"&gt;&lt;session id="wUY3P1SB"/&gt;&lt;style id="http://www.zotero.org/styles/american-sociological-association" locale="en-US" hasBibliography="1" bibliographyStyleHasBeenSet="1"/&gt;&lt;prefs&gt;&lt;pref name="fieldType" value="Fiel</vt:lpwstr>
  </property>
  <property fmtid="{D5CDD505-2E9C-101B-9397-08002B2CF9AE}" pid="3" name="ZOTERO_PREF_2">
    <vt:lpwstr>d"/&gt;&lt;pref name="automaticJournalAbbreviations" value="true"/&gt;&lt;/prefs&gt;&lt;/data&gt;</vt:lpwstr>
  </property>
</Properties>
</file>